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E7E7541"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w:t>
      </w:r>
      <w:r w:rsidR="00F41027">
        <w:rPr>
          <w:rFonts w:ascii="Times New Roman" w:hAnsi="Times New Roman" w:cs="Times New Roman"/>
          <w:color w:val="000000"/>
          <w:sz w:val="24"/>
          <w:szCs w:val="24"/>
        </w:rPr>
        <w:t>5</w:t>
      </w:r>
      <w:r>
        <w:rPr>
          <w:rFonts w:ascii="Times New Roman" w:hAnsi="Times New Roman" w:cs="Times New Roman"/>
          <w:color w:val="000000"/>
          <w:sz w:val="24"/>
          <w:szCs w:val="24"/>
        </w:rPr>
        <w:t>/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Patrick Stahlberg, Gerome Miklau,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transparency</w:t>
      </w:r>
      <w:r w:rsidR="00FD41B7">
        <w:rPr>
          <w:rFonts w:ascii="Times New Roman" w:hAnsi="Times New Roman" w:cs="Times New Roman"/>
          <w:sz w:val="24"/>
          <w:szCs w:val="24"/>
        </w:rPr>
        <w:t>;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he researchers did a significant amount of work testing their theories on different databases. The databases consisted of MySQL, DB2, SQLite, InnoDB.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Patrick Stahlberg, Gerome Miklau,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NTFS;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76BC96C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long with proof of concept for the recovery and analysis of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5C8EDBE"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very useful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 I could do so in any number of languages.</w:t>
      </w:r>
    </w:p>
    <w:p w14:paraId="254D5816" w14:textId="3D30671B"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 xml:space="preserve">nography methodology. I am confident that with little effort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37084B0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EF1013">
        <w:rPr>
          <w:rFonts w:ascii="Times New Roman" w:hAnsi="Times New Roman" w:cs="Times New Roman"/>
          <w:sz w:val="24"/>
          <w:szCs w:val="24"/>
        </w:rPr>
        <w:t xml:space="preserve">the </w:t>
      </w:r>
      <w:r>
        <w:rPr>
          <w:rFonts w:ascii="Times New Roman" w:hAnsi="Times New Roman" w:cs="Times New Roman"/>
          <w:sz w:val="24"/>
          <w:szCs w:val="24"/>
        </w:rPr>
        <w:t xml:space="preserve">security of data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176FBC4F"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that I can think of regarding this research </w:t>
      </w:r>
      <w:r w:rsidR="00EF1013">
        <w:rPr>
          <w:rFonts w:ascii="Times New Roman" w:hAnsi="Times New Roman" w:cs="Times New Roman"/>
          <w:sz w:val="24"/>
          <w:szCs w:val="24"/>
        </w:rPr>
        <w:t>is that malicious actors also read current research on data analysis and</w:t>
      </w:r>
      <w:r>
        <w:rPr>
          <w:rFonts w:ascii="Times New Roman" w:hAnsi="Times New Roman" w:cs="Times New Roman"/>
          <w:sz w:val="24"/>
          <w:szCs w:val="24"/>
        </w:rPr>
        <w:t xml:space="preserve"> retrieval.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s counter 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ith little effort</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I could easily </w:t>
      </w:r>
      <w:r>
        <w:rPr>
          <w:rFonts w:ascii="Times New Roman" w:hAnsi="Times New Roman" w:cs="Times New Roman"/>
          <w:sz w:val="24"/>
          <w:szCs w:val="24"/>
        </w:rPr>
        <w:t>defeat this proposed methodology.</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2C6BD708" w14:textId="26A0033E"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research indicated that there is a gap between law enforcement and technology experts</w:t>
      </w:r>
      <w:r w:rsidR="00B87BBD">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0eTogVGhlIGJlbmVmaXRzIG9mIGEg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0MC0xNTc8L3BhZ2VzPjx2b2x1bWU+Njc5PC92b2x1bWU+PG51bWJlcj4xPC9udW1iZXI+PGRh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FbWVyeTwvQXV0aG9yPjxZZWFyPjIwMTc8L1llYXI+PFJl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Holt, 2018; Nodeland et al., 2019; Stahlberg et al., 2007)</w:t>
      </w:r>
      <w:r w:rsidR="008B50F4">
        <w:rPr>
          <w:rFonts w:ascii="Times New Roman" w:hAnsi="Times New Roman" w:cs="Times New Roman"/>
          <w:sz w:val="24"/>
          <w:szCs w:val="24"/>
        </w:rPr>
        <w:fldChar w:fldCharType="end"/>
      </w:r>
      <w:r w:rsidR="00B87BBD">
        <w:rPr>
          <w:rFonts w:ascii="Times New Roman" w:hAnsi="Times New Roman" w:cs="Times New Roman"/>
          <w:sz w:val="24"/>
          <w:szCs w:val="24"/>
        </w:rPr>
        <w:t>.</w:t>
      </w:r>
      <w:r w:rsidRPr="000E0123">
        <w:rPr>
          <w:rFonts w:ascii="Times New Roman" w:hAnsi="Times New Roman" w:cs="Times New Roman"/>
          <w:sz w:val="24"/>
          <w:szCs w:val="24"/>
        </w:rPr>
        <w:t xml:space="preserve"> AI-based cybercrimes emphasize the gap, which is much more potent than typical cybercrime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Pr="000E0123">
        <w:rPr>
          <w:rFonts w:ascii="Times New Roman" w:hAnsi="Times New Roman" w:cs="Times New Roman"/>
          <w:sz w:val="24"/>
          <w:szCs w:val="24"/>
        </w:rPr>
        <w:t>AI cybercrimes will move at a much faster pace and make it nearly impossible for criminal justice laws to catch up</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p>
    <w:p w14:paraId="40242A4B" w14:textId="671ADF1F"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Additionally, victimization statistics are significantly undercounted due to victims being embarrassed to report cyber attacks. Research also indicates that many organizations do not report cybercrimes at all due to the worry of litigation</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Connolly, 2021, October 1; 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Cite&gt;&lt;Author&gt;Connolly&lt;/Author&gt;&lt;Year&gt;2021, October 1&lt;/Year&gt;&lt;RecNum&gt;52&lt;/RecNum&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Connolly, 2021, October 1; 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46776646" w14:textId="5E96E2FC"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 need for cybersecurity training</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HR5OiBUaGUgYmVuZWZpdHMgb2YgYSBzYWZlIGhhcmJv
ciBmb3IgY3liZXJzZWN1cml0eSByZXNlYXJjaDwvdGl0bGU+PHNlY29uZGFyeS10aXRsZT5KdXJp
bWV0cmljczwvc2Vjb25kYXJ5LXRpdGxlPjwvdGl0bGVzPjxwZXJpb2RpY2FsPjxmdWxsLXRpdGxl
Pkp1cmltZXRyaWNzPC9mdWxsLXRpdGxlPjwvcGVyaW9kaWNhbD48cGFnZXM+NDgzLTUwMzwvcGFn
ZXM+PHZvbHVtZT41Nzwvdm9sdW1lPjxudW1iZXI+NDwvbnVtYmVyPjxzZWN0aW9uPjQ4Mzwvc2Vj
dGlvbj48ZGF0ZXM+PHllYXI+MjAxNzwveWVhcj48L2RhdGVzPjxpc2JuPjA4OTctMTI3NzwvaXNi
bj48dXJscz48L3VybHM+PHJlbW90ZS1kYXRhYmFzZS1uYW1lPldvcmxkQ2F0Lm9yZzwvcmVtb3Rl
LWRhdGFiYXNlLW5hbWU+PC9yZWNvcmQ+PC9DaXRlPjwvRW5kTm90ZT5=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Ob2RlbGFuZDwvQXV0aG9yPjxZZWFyPjIwMTk8L1llYXI+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Emery, 2017; Losavio et al., 2016; 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Most colleges do not have a cybersecurity concentration in their criminal justice programs, and therefore, students take courses from computer engineering or other departments. Problems arise because these other programs do not have a criminal justice component, and thus, certain elements are lost</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6D9B5BE6" w14:textId="7759AED9"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private sector is filling the gap between law enforcement and technology experts. The private sector is taking on a law enforcement rol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r>
      <w:r w:rsidR="008B50F4">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Holt, 2018)</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Pr="000E0123">
        <w:rPr>
          <w:rFonts w:ascii="Times New Roman" w:hAnsi="Times New Roman" w:cs="Times New Roman"/>
          <w:sz w:val="24"/>
          <w:szCs w:val="24"/>
        </w:rPr>
        <w:t xml:space="preserve"> Ethical issues arise when you consider that these companies inadvertently access sensitive material on clients' machines with no notice to users</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Zvcm1vc2EgZXQgYWwuLCAyMDIxOyBI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Formosa et al., 2021; Holt, 2018; Stahlberg et al., 2007)</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p>
    <w:p w14:paraId="52ED6AD3" w14:textId="0E10DDB0"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lso no doubt that cybercrime units will continue to become more common in the future. Presently, however, only larger police agencies have cybercrime units and are equipped even to handle cybercrime of any type</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XaWxsaXRzPC9BdXRob3I+PFllYXI+MjAxNjwvWWVhcj48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==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Nodeland et al., 2019; Willits &amp; Nowacki, 2016)</w:t>
      </w:r>
      <w:r w:rsidR="008B50F4">
        <w:rPr>
          <w:rFonts w:ascii="Times New Roman" w:hAnsi="Times New Roman" w:cs="Times New Roman"/>
          <w:sz w:val="24"/>
          <w:szCs w:val="24"/>
        </w:rPr>
        <w:fldChar w:fldCharType="end"/>
      </w:r>
    </w:p>
    <w:p w14:paraId="1AC856A5" w14:textId="77111AE3" w:rsidR="008C5848" w:rsidRPr="000E0123" w:rsidRDefault="000E0123" w:rsidP="008B50F4">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lastRenderedPageBreak/>
        <w:t>Cybercrimes involving database systems are of particular interest to me. Database systems make unnecessary, redundant copies of themselves.  These copies remained persistent on the system for a significant amount of time. The problem is that most entities are unaware that their sensitive data is persistent on their databases. Forensic tools can find the deleted database commands and information</w:t>
      </w:r>
      <w:r w:rsidR="008B50F4">
        <w:rPr>
          <w:rFonts w:ascii="Times New Roman" w:hAnsi="Times New Roman" w:cs="Times New Roman"/>
          <w:sz w:val="24"/>
          <w:szCs w:val="24"/>
        </w:rPr>
        <w:t xml:space="preserve"> </w: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Pr>
          <w:rFonts w:ascii="Times New Roman" w:hAnsi="Times New Roman" w:cs="Times New Roman"/>
          <w:sz w:val="24"/>
          <w:szCs w:val="24"/>
        </w:rPr>
        <w:instrText xml:space="preserve"> ADDIN EN.CITE </w:instrText>
      </w:r>
      <w:r w:rsidR="008B50F4">
        <w:rPr>
          <w:rFonts w:ascii="Times New Roman" w:hAnsi="Times New Roman" w:cs="Times New Roman"/>
          <w:sz w:val="24"/>
          <w:szCs w:val="24"/>
        </w:rPr>
        <w:fldChar w:fldCharType="begin">
          <w:fldData xml:space="preserve">PEVuZE5vdGU+PENpdGU+PEF1dGhvcj5TdGFobGJlcmc8L0F1dGhvcj48WWVhcj4yMDA3PC9ZZWFy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</w:fldData>
        </w:fldChar>
      </w:r>
      <w:r w:rsidR="008B50F4">
        <w:rPr>
          <w:rFonts w:ascii="Times New Roman" w:hAnsi="Times New Roman" w:cs="Times New Roman"/>
          <w:sz w:val="24"/>
          <w:szCs w:val="24"/>
        </w:rPr>
        <w:instrText xml:space="preserve"> ADDIN EN.CITE.DATA </w:instrText>
      </w:r>
      <w:r w:rsidR="008B50F4">
        <w:rPr>
          <w:rFonts w:ascii="Times New Roman" w:hAnsi="Times New Roman" w:cs="Times New Roman"/>
          <w:sz w:val="24"/>
          <w:szCs w:val="24"/>
        </w:rPr>
      </w:r>
      <w:r w:rsidR="008B50F4">
        <w:rPr>
          <w:rFonts w:ascii="Times New Roman" w:hAnsi="Times New Roman" w:cs="Times New Roman"/>
          <w:sz w:val="24"/>
          <w:szCs w:val="24"/>
        </w:rPr>
        <w:fldChar w:fldCharType="end"/>
      </w:r>
      <w:r w:rsidR="008B50F4">
        <w:rPr>
          <w:rFonts w:ascii="Times New Roman" w:hAnsi="Times New Roman" w:cs="Times New Roman"/>
          <w:sz w:val="24"/>
          <w:szCs w:val="24"/>
        </w:rPr>
        <w:fldChar w:fldCharType="separate"/>
      </w:r>
      <w:r w:rsidR="008B50F4">
        <w:rPr>
          <w:rFonts w:ascii="Times New Roman" w:hAnsi="Times New Roman" w:cs="Times New Roman"/>
          <w:noProof/>
          <w:sz w:val="24"/>
          <w:szCs w:val="24"/>
        </w:rPr>
        <w:t>(B. Meshram et al., 2018; Stahlberg et al., 2007)</w:t>
      </w:r>
      <w:r w:rsidR="008B50F4">
        <w:rPr>
          <w:rFonts w:ascii="Times New Roman" w:hAnsi="Times New Roman" w:cs="Times New Roman"/>
          <w:sz w:val="24"/>
          <w:szCs w:val="24"/>
        </w:rPr>
        <w:fldChar w:fldCharType="end"/>
      </w:r>
      <w:r w:rsidR="008B50F4">
        <w:rPr>
          <w:rFonts w:ascii="Times New Roman" w:hAnsi="Times New Roman" w:cs="Times New Roman"/>
          <w:sz w:val="24"/>
          <w:szCs w:val="24"/>
        </w:rPr>
        <w:t>.</w:t>
      </w:r>
      <w:r w:rsidR="008C5848" w:rsidRPr="000E0123">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1EC46C85" w14:textId="77777777" w:rsidR="008B50F4" w:rsidRPr="008B50F4" w:rsidRDefault="002721C3" w:rsidP="00B85561">
      <w:pPr>
        <w:pStyle w:val="EndNoteBibliographyTitle"/>
      </w:pPr>
      <w:r>
        <w:fldChar w:fldCharType="begin"/>
      </w:r>
      <w:r>
        <w:instrText xml:space="preserve"> ADDIN EN.REFLIST </w:instrText>
      </w:r>
      <w:r>
        <w:fldChar w:fldCharType="separate"/>
      </w:r>
      <w:r w:rsidR="008B50F4" w:rsidRPr="008B50F4">
        <w:t>References</w:t>
      </w:r>
    </w:p>
    <w:p w14:paraId="12A34F96" w14:textId="77777777" w:rsidR="008B50F4" w:rsidRPr="008B50F4" w:rsidRDefault="008B50F4" w:rsidP="008B50F4">
      <w:pPr>
        <w:pStyle w:val="EndNoteBibliographyTitle"/>
      </w:pPr>
    </w:p>
    <w:p w14:paraId="32FF914C" w14:textId="1B8FD8FB" w:rsidR="008B50F4" w:rsidRPr="008B50F4" w:rsidRDefault="008B50F4" w:rsidP="008B50F4">
      <w:pPr>
        <w:pStyle w:val="EndNoteBibliography"/>
        <w:spacing w:after="0"/>
        <w:ind w:left="720" w:hanging="720"/>
      </w:pPr>
      <w:r w:rsidRPr="008B50F4">
        <w:t xml:space="preserve">B. Meshram, B., The Society of Digital, I., &amp; Wireless, C. (2018). Digital forensic analysis of hard disk for evidence collection. </w:t>
      </w:r>
      <w:r w:rsidRPr="008B50F4">
        <w:rPr>
          <w:i/>
        </w:rPr>
        <w:t>International Journal of Cyber-Security and Digital Forensics</w:t>
      </w:r>
      <w:r w:rsidRPr="008B50F4">
        <w:t>,</w:t>
      </w:r>
      <w:r w:rsidRPr="008B50F4">
        <w:rPr>
          <w:i/>
        </w:rPr>
        <w:t xml:space="preserve"> 7</w:t>
      </w:r>
      <w:r w:rsidRPr="008B50F4">
        <w:t xml:space="preserve">(2), 100-110. </w:t>
      </w:r>
      <w:hyperlink r:id="rId7" w:history="1">
        <w:r w:rsidRPr="008B50F4">
          <w:rPr>
            <w:rStyle w:val="Hyperlink"/>
          </w:rPr>
          <w:t>https://doi.org/10.17781/P002372</w:t>
        </w:r>
      </w:hyperlink>
      <w:r w:rsidRPr="008B50F4">
        <w:t xml:space="preserve"> </w:t>
      </w:r>
    </w:p>
    <w:p w14:paraId="77552C37" w14:textId="147CB06E" w:rsidR="008B50F4" w:rsidRPr="008B50F4" w:rsidRDefault="008B50F4" w:rsidP="008B50F4">
      <w:pPr>
        <w:pStyle w:val="EndNoteBibliography"/>
        <w:spacing w:after="0"/>
        <w:ind w:left="720" w:hanging="720"/>
      </w:pPr>
      <w:r w:rsidRPr="008B50F4">
        <w:t xml:space="preserve">Connolly, S. (2021, October 1). </w:t>
      </w:r>
      <w:r w:rsidRPr="008B50F4">
        <w:rPr>
          <w:i/>
        </w:rPr>
        <w:t>How to cash in on the fight against cybercrime</w:t>
      </w:r>
      <w:r w:rsidRPr="008B50F4">
        <w:t xml:space="preserve">. MoneyWeek. </w:t>
      </w:r>
      <w:hyperlink r:id="rId8" w:history="1">
        <w:r w:rsidRPr="008B50F4">
          <w:rPr>
            <w:rStyle w:val="Hyperlink"/>
          </w:rPr>
          <w:t>https://moneyweek.com/investments/stocks-and-shares/share-tips/603917/cash-in-on-the-fight-against-cybercrime</w:t>
        </w:r>
      </w:hyperlink>
    </w:p>
    <w:p w14:paraId="69391DD3" w14:textId="77777777" w:rsidR="008B50F4" w:rsidRPr="008B50F4" w:rsidRDefault="008B50F4" w:rsidP="008B50F4">
      <w:pPr>
        <w:pStyle w:val="EndNoteBibliography"/>
        <w:spacing w:after="0"/>
        <w:ind w:left="720" w:hanging="720"/>
      </w:pPr>
      <w:r w:rsidRPr="008B50F4">
        <w:t xml:space="preserve">Emery, A. C. (2017). Zero-day responsibilty: The benefits of a safe harbor for cybersecurity research. </w:t>
      </w:r>
      <w:r w:rsidRPr="008B50F4">
        <w:rPr>
          <w:i/>
        </w:rPr>
        <w:t>Jurimetrics</w:t>
      </w:r>
      <w:r w:rsidRPr="008B50F4">
        <w:t>,</w:t>
      </w:r>
      <w:r w:rsidRPr="008B50F4">
        <w:rPr>
          <w:i/>
        </w:rPr>
        <w:t xml:space="preserve"> 57</w:t>
      </w:r>
      <w:r w:rsidRPr="008B50F4">
        <w:t xml:space="preserve">(4), 483-503. </w:t>
      </w:r>
    </w:p>
    <w:p w14:paraId="025A6DCA" w14:textId="71588F56" w:rsidR="008B50F4" w:rsidRPr="008B50F4" w:rsidRDefault="008B50F4" w:rsidP="008B50F4">
      <w:pPr>
        <w:pStyle w:val="EndNoteBibliography"/>
        <w:spacing w:after="0"/>
        <w:ind w:left="720" w:hanging="720"/>
      </w:pPr>
      <w:r w:rsidRPr="008B50F4">
        <w:t xml:space="preserve">Formosa, P., Wilson, M., &amp; Richards, D. (2021). A principlist framework for cybersecurity ethics. </w:t>
      </w:r>
      <w:r w:rsidRPr="008B50F4">
        <w:rPr>
          <w:i/>
        </w:rPr>
        <w:t>Computers &amp; Security</w:t>
      </w:r>
      <w:r w:rsidRPr="008B50F4">
        <w:t>,</w:t>
      </w:r>
      <w:r w:rsidRPr="008B50F4">
        <w:rPr>
          <w:i/>
        </w:rPr>
        <w:t xml:space="preserve"> 109</w:t>
      </w:r>
      <w:r w:rsidRPr="008B50F4">
        <w:t xml:space="preserve">. </w:t>
      </w:r>
      <w:hyperlink r:id="rId9" w:history="1">
        <w:r w:rsidRPr="008B50F4">
          <w:rPr>
            <w:rStyle w:val="Hyperlink"/>
          </w:rPr>
          <w:t>https://doi.org/10.1016/j.cose.2021.102382</w:t>
        </w:r>
      </w:hyperlink>
      <w:r w:rsidRPr="008B50F4">
        <w:t xml:space="preserve"> </w:t>
      </w:r>
    </w:p>
    <w:p w14:paraId="546AC675" w14:textId="78677954" w:rsidR="008B50F4" w:rsidRPr="008B50F4" w:rsidRDefault="008B50F4" w:rsidP="008B50F4">
      <w:pPr>
        <w:pStyle w:val="EndNoteBibliography"/>
        <w:spacing w:after="0"/>
        <w:ind w:left="720" w:hanging="720"/>
      </w:pPr>
      <w:r w:rsidRPr="008B50F4">
        <w:t xml:space="preserve">Holt, T. J. (2018). Regulating cybercrime through law enforcement and industry mechanisms. </w:t>
      </w:r>
      <w:r w:rsidRPr="008B50F4">
        <w:rPr>
          <w:i/>
        </w:rPr>
        <w:t>The ANNALS of the American Academy of Political and Social Science</w:t>
      </w:r>
      <w:r w:rsidRPr="008B50F4">
        <w:t>,</w:t>
      </w:r>
      <w:r w:rsidRPr="008B50F4">
        <w:rPr>
          <w:i/>
        </w:rPr>
        <w:t xml:space="preserve"> 679</w:t>
      </w:r>
      <w:r w:rsidRPr="008B50F4">
        <w:t xml:space="preserve">(1), 140-157. </w:t>
      </w:r>
      <w:hyperlink r:id="rId10" w:history="1">
        <w:r w:rsidRPr="008B50F4">
          <w:rPr>
            <w:rStyle w:val="Hyperlink"/>
          </w:rPr>
          <w:t>https://doi.org/10.1177/0002716218783679</w:t>
        </w:r>
      </w:hyperlink>
      <w:r w:rsidRPr="008B50F4">
        <w:t xml:space="preserve"> </w:t>
      </w:r>
    </w:p>
    <w:p w14:paraId="36156462" w14:textId="0B5FF5DD" w:rsidR="008B50F4" w:rsidRPr="008B50F4" w:rsidRDefault="008B50F4" w:rsidP="008B50F4">
      <w:pPr>
        <w:pStyle w:val="EndNoteBibliography"/>
        <w:spacing w:after="0"/>
        <w:ind w:left="720" w:hanging="720"/>
      </w:pPr>
      <w:r w:rsidRPr="008B50F4">
        <w:t xml:space="preserve">Khraisat, A., Gondal, I., Vamplew, P., &amp; Kamruzzaman, J. (2019). Survey of intrusion detection systems: techniques, datasets and challenges. </w:t>
      </w:r>
      <w:r w:rsidRPr="008B50F4">
        <w:rPr>
          <w:i/>
        </w:rPr>
        <w:t>Cybersecurity</w:t>
      </w:r>
      <w:r w:rsidRPr="008B50F4">
        <w:t>,</w:t>
      </w:r>
      <w:r w:rsidRPr="008B50F4">
        <w:rPr>
          <w:i/>
        </w:rPr>
        <w:t xml:space="preserve"> 2</w:t>
      </w:r>
      <w:r w:rsidRPr="008B50F4">
        <w:t xml:space="preserve">(1), 1-22. </w:t>
      </w:r>
      <w:hyperlink r:id="rId11" w:history="1">
        <w:r w:rsidRPr="008B50F4">
          <w:rPr>
            <w:rStyle w:val="Hyperlink"/>
          </w:rPr>
          <w:t>https://doi.org/10.1186/s42400-019-0038-7</w:t>
        </w:r>
      </w:hyperlink>
      <w:r w:rsidRPr="008B50F4">
        <w:t xml:space="preserve"> </w:t>
      </w:r>
    </w:p>
    <w:p w14:paraId="034C1EA9" w14:textId="5F365967" w:rsidR="008B50F4" w:rsidRPr="008B50F4" w:rsidRDefault="008B50F4" w:rsidP="008B50F4">
      <w:pPr>
        <w:pStyle w:val="EndNoteBibliography"/>
        <w:spacing w:after="0"/>
        <w:ind w:left="720" w:hanging="720"/>
      </w:pPr>
      <w:r w:rsidRPr="008B50F4">
        <w:t xml:space="preserve">Losavio, M., Seigfried-Spellar, K. C., &amp; Sloan Iii, J. J. (2016). Why digital forensics is not a profession and how it can become one [Article]. </w:t>
      </w:r>
      <w:r w:rsidRPr="008B50F4">
        <w:rPr>
          <w:i/>
        </w:rPr>
        <w:t>Criminal Justice Studies</w:t>
      </w:r>
      <w:r w:rsidRPr="008B50F4">
        <w:t>,</w:t>
      </w:r>
      <w:r w:rsidRPr="008B50F4">
        <w:rPr>
          <w:i/>
        </w:rPr>
        <w:t xml:space="preserve"> 29</w:t>
      </w:r>
      <w:r w:rsidRPr="008B50F4">
        <w:t xml:space="preserve">(2), 143-162. </w:t>
      </w:r>
      <w:hyperlink r:id="rId12" w:history="1">
        <w:r w:rsidRPr="008B50F4">
          <w:rPr>
            <w:rStyle w:val="Hyperlink"/>
          </w:rPr>
          <w:t>https://doi.org/10.1080/1478601X.2016.1170281</w:t>
        </w:r>
      </w:hyperlink>
      <w:r w:rsidRPr="008B50F4">
        <w:t xml:space="preserve"> </w:t>
      </w:r>
    </w:p>
    <w:p w14:paraId="5FA1FFAA" w14:textId="0D440005" w:rsidR="008B50F4" w:rsidRPr="008B50F4" w:rsidRDefault="008B50F4" w:rsidP="008B50F4">
      <w:pPr>
        <w:pStyle w:val="EndNoteBibliography"/>
        <w:spacing w:after="0"/>
        <w:ind w:left="720" w:hanging="720"/>
      </w:pPr>
      <w:r w:rsidRPr="008B50F4">
        <w:lastRenderedPageBreak/>
        <w:t xml:space="preserve">Nodeland, B., Belshaw, S., &amp; Saber, M. (2019). Teaching cybersecurity to criminal justice majors. </w:t>
      </w:r>
      <w:r w:rsidRPr="008B50F4">
        <w:rPr>
          <w:i/>
        </w:rPr>
        <w:t>Journal of Criminal Justice Education</w:t>
      </w:r>
      <w:r w:rsidRPr="008B50F4">
        <w:t>,</w:t>
      </w:r>
      <w:r w:rsidRPr="008B50F4">
        <w:rPr>
          <w:i/>
        </w:rPr>
        <w:t xml:space="preserve"> 30</w:t>
      </w:r>
      <w:r w:rsidRPr="008B50F4">
        <w:t xml:space="preserve">(1), 71-90. </w:t>
      </w:r>
      <w:hyperlink r:id="rId13" w:history="1">
        <w:r w:rsidRPr="008B50F4">
          <w:rPr>
            <w:rStyle w:val="Hyperlink"/>
          </w:rPr>
          <w:t>https://doi.org/10.1080/10511253.2018.1439513</w:t>
        </w:r>
      </w:hyperlink>
      <w:r w:rsidRPr="008B50F4">
        <w:t xml:space="preserve"> </w:t>
      </w:r>
    </w:p>
    <w:p w14:paraId="29C33AB7" w14:textId="77777777" w:rsidR="008B50F4" w:rsidRPr="008B50F4" w:rsidRDefault="008B50F4" w:rsidP="008B50F4">
      <w:pPr>
        <w:pStyle w:val="EndNoteBibliography"/>
        <w:spacing w:after="0"/>
        <w:ind w:left="720" w:hanging="720"/>
      </w:pPr>
      <w:r w:rsidRPr="008B50F4">
        <w:t>Stahlberg, P., Miklau, G., &amp; Levine, B. (2007, 2007). Threats to privacy in the forensic analysis of database systems. SIGMOD/PODS07: International Conference on Management of Data, Beijing china.</w:t>
      </w:r>
    </w:p>
    <w:p w14:paraId="23F16235" w14:textId="4C9541A3" w:rsidR="008B50F4" w:rsidRPr="008B50F4" w:rsidRDefault="008B50F4" w:rsidP="008B50F4">
      <w:pPr>
        <w:pStyle w:val="EndNoteBibliography"/>
        <w:spacing w:after="0"/>
        <w:ind w:left="720" w:hanging="720"/>
      </w:pPr>
      <w:r w:rsidRPr="008B50F4">
        <w:t xml:space="preserve">Willits, D., &amp; Nowacki, J. (2016). The use of specialized cybercrime policing units: an organizational analysis [Article]. </w:t>
      </w:r>
      <w:r w:rsidRPr="008B50F4">
        <w:rPr>
          <w:i/>
        </w:rPr>
        <w:t>Criminal Justice Studies</w:t>
      </w:r>
      <w:r w:rsidRPr="008B50F4">
        <w:t>,</w:t>
      </w:r>
      <w:r w:rsidRPr="008B50F4">
        <w:rPr>
          <w:i/>
        </w:rPr>
        <w:t xml:space="preserve"> 29</w:t>
      </w:r>
      <w:r w:rsidRPr="008B50F4">
        <w:t xml:space="preserve">(2), 105-124. </w:t>
      </w:r>
      <w:hyperlink r:id="rId14" w:history="1">
        <w:r w:rsidRPr="008B50F4">
          <w:rPr>
            <w:rStyle w:val="Hyperlink"/>
          </w:rPr>
          <w:t>https://doi.org/10.1080/1478601X.2016.1170282</w:t>
        </w:r>
      </w:hyperlink>
      <w:r w:rsidRPr="008B50F4">
        <w:t xml:space="preserve"> </w:t>
      </w:r>
    </w:p>
    <w:p w14:paraId="24757FBB" w14:textId="47550ADE" w:rsidR="008B50F4" w:rsidRPr="008B50F4" w:rsidRDefault="008B50F4" w:rsidP="008B50F4">
      <w:pPr>
        <w:pStyle w:val="EndNoteBibliography"/>
        <w:ind w:left="720" w:hanging="720"/>
      </w:pPr>
      <w:r w:rsidRPr="008B50F4">
        <w:t xml:space="preserve">XiaoLing, W. (2020). Criminal law protection of cybersecurity considering AI-based cybercrime. </w:t>
      </w:r>
      <w:r w:rsidRPr="008B50F4">
        <w:rPr>
          <w:i/>
        </w:rPr>
        <w:t>Journal of Physics: Conference Series</w:t>
      </w:r>
      <w:r w:rsidRPr="008B50F4">
        <w:t>,</w:t>
      </w:r>
      <w:r w:rsidRPr="008B50F4">
        <w:rPr>
          <w:i/>
        </w:rPr>
        <w:t xml:space="preserve"> 1533</w:t>
      </w:r>
      <w:r w:rsidRPr="008B50F4">
        <w:t xml:space="preserve">(3). </w:t>
      </w:r>
      <w:hyperlink r:id="rId15" w:history="1">
        <w:r w:rsidRPr="008B50F4">
          <w:rPr>
            <w:rStyle w:val="Hyperlink"/>
          </w:rPr>
          <w:t>https://doi.org/10.1088/1742-6596/1533/3/032014</w:t>
        </w:r>
      </w:hyperlink>
      <w:r w:rsidRPr="008B50F4">
        <w:t xml:space="preserve"> </w:t>
      </w:r>
    </w:p>
    <w:p w14:paraId="5E6042A3" w14:textId="0F394E17"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6AEAF4" w14:textId="77777777" w:rsidR="0052213A" w:rsidRDefault="0052213A" w:rsidP="000F14BB">
      <w:pPr>
        <w:spacing w:after="0" w:line="240" w:lineRule="auto"/>
      </w:pPr>
      <w:r>
        <w:separator/>
      </w:r>
    </w:p>
  </w:endnote>
  <w:endnote w:type="continuationSeparator" w:id="0">
    <w:p w14:paraId="6982FEE2" w14:textId="77777777" w:rsidR="0052213A" w:rsidRDefault="0052213A"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DF16F" w14:textId="77777777" w:rsidR="0052213A" w:rsidRDefault="0052213A" w:rsidP="000F14BB">
      <w:pPr>
        <w:spacing w:after="0" w:line="240" w:lineRule="auto"/>
      </w:pPr>
      <w:r>
        <w:separator/>
      </w:r>
    </w:p>
  </w:footnote>
  <w:footnote w:type="continuationSeparator" w:id="0">
    <w:p w14:paraId="504703B9" w14:textId="77777777" w:rsidR="0052213A" w:rsidRDefault="0052213A"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qgFAG8qSD8tAAAA"/>
    <w:docVar w:name="dgnword-docGUID" w:val="{ABC3BEA1-B076-49C5-AB43-C79045B5FD05}"/>
    <w:docVar w:name="dgnword-eventsink" w:val="60894516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123"/>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355466"/>
    <w:rsid w:val="00357F5A"/>
    <w:rsid w:val="003A63C0"/>
    <w:rsid w:val="003A6D6A"/>
    <w:rsid w:val="003C0F30"/>
    <w:rsid w:val="00406CBF"/>
    <w:rsid w:val="00410A61"/>
    <w:rsid w:val="00417A56"/>
    <w:rsid w:val="00423FD7"/>
    <w:rsid w:val="00430C51"/>
    <w:rsid w:val="00443B0D"/>
    <w:rsid w:val="00450EE8"/>
    <w:rsid w:val="00495AA2"/>
    <w:rsid w:val="004C7335"/>
    <w:rsid w:val="004D02E5"/>
    <w:rsid w:val="004F08BE"/>
    <w:rsid w:val="004F6479"/>
    <w:rsid w:val="0051215F"/>
    <w:rsid w:val="00516EDB"/>
    <w:rsid w:val="0052213A"/>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B50F4"/>
    <w:rsid w:val="008C5848"/>
    <w:rsid w:val="00900C0D"/>
    <w:rsid w:val="0092228A"/>
    <w:rsid w:val="00930A79"/>
    <w:rsid w:val="00935E13"/>
    <w:rsid w:val="00936870"/>
    <w:rsid w:val="00952914"/>
    <w:rsid w:val="00974667"/>
    <w:rsid w:val="00977958"/>
    <w:rsid w:val="00981F68"/>
    <w:rsid w:val="00982A0C"/>
    <w:rsid w:val="009840BC"/>
    <w:rsid w:val="009A0F3E"/>
    <w:rsid w:val="009A40C8"/>
    <w:rsid w:val="009D473A"/>
    <w:rsid w:val="009F00E1"/>
    <w:rsid w:val="00A32E1F"/>
    <w:rsid w:val="00A35E30"/>
    <w:rsid w:val="00A54A18"/>
    <w:rsid w:val="00A5746B"/>
    <w:rsid w:val="00A6493D"/>
    <w:rsid w:val="00A84E42"/>
    <w:rsid w:val="00AA7133"/>
    <w:rsid w:val="00AD5CD0"/>
    <w:rsid w:val="00AD605E"/>
    <w:rsid w:val="00B63045"/>
    <w:rsid w:val="00B85561"/>
    <w:rsid w:val="00B87BBD"/>
    <w:rsid w:val="00B91595"/>
    <w:rsid w:val="00BA6A22"/>
    <w:rsid w:val="00BB2DFB"/>
    <w:rsid w:val="00BB46E1"/>
    <w:rsid w:val="00C17EE3"/>
    <w:rsid w:val="00C4732B"/>
    <w:rsid w:val="00C53ABA"/>
    <w:rsid w:val="00C578FD"/>
    <w:rsid w:val="00C730F2"/>
    <w:rsid w:val="00C8230F"/>
    <w:rsid w:val="00C85228"/>
    <w:rsid w:val="00CA05DE"/>
    <w:rsid w:val="00CA36FE"/>
    <w:rsid w:val="00CB20AD"/>
    <w:rsid w:val="00CF565B"/>
    <w:rsid w:val="00D15715"/>
    <w:rsid w:val="00D237F9"/>
    <w:rsid w:val="00DD35C8"/>
    <w:rsid w:val="00DF0314"/>
    <w:rsid w:val="00DF0C84"/>
    <w:rsid w:val="00DF282C"/>
    <w:rsid w:val="00E14ABB"/>
    <w:rsid w:val="00E20743"/>
    <w:rsid w:val="00E21992"/>
    <w:rsid w:val="00E21A2E"/>
    <w:rsid w:val="00E37080"/>
    <w:rsid w:val="00E60AED"/>
    <w:rsid w:val="00E6224C"/>
    <w:rsid w:val="00E82373"/>
    <w:rsid w:val="00EA106B"/>
    <w:rsid w:val="00EC605C"/>
    <w:rsid w:val="00EC7A6F"/>
    <w:rsid w:val="00EE2D6F"/>
    <w:rsid w:val="00EE6D07"/>
    <w:rsid w:val="00EF1013"/>
    <w:rsid w:val="00F261CD"/>
    <w:rsid w:val="00F41027"/>
    <w:rsid w:val="00F534B3"/>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neyweek.com/investments/stocks-and-shares/share-tips/603917/cash-in-on-the-fight-against-cybercrime" TargetMode="External"/><Relationship Id="rId13" Type="http://schemas.openxmlformats.org/officeDocument/2006/relationships/hyperlink" Target="https://doi.org/10.1080/10511253.2018.143951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478601X.2016.1170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86/s42400-019-0038-7" TargetMode="External"/><Relationship Id="rId5" Type="http://schemas.openxmlformats.org/officeDocument/2006/relationships/footnotes" Target="footnotes.xml"/><Relationship Id="rId15" Type="http://schemas.openxmlformats.org/officeDocument/2006/relationships/hyperlink" Target="https://doi.org/10.1088/1742-6596/1533/3/032014" TargetMode="External"/><Relationship Id="rId10" Type="http://schemas.openxmlformats.org/officeDocument/2006/relationships/hyperlink" Target="https://doi.org/10.1177/0002716218783679" TargetMode="External"/><Relationship Id="rId4" Type="http://schemas.openxmlformats.org/officeDocument/2006/relationships/webSettings" Target="webSettings.xml"/><Relationship Id="rId9" Type="http://schemas.openxmlformats.org/officeDocument/2006/relationships/hyperlink" Target="https://doi.org/10.1016/j.cose.2021.102382" TargetMode="External"/><Relationship Id="rId14" Type="http://schemas.openxmlformats.org/officeDocument/2006/relationships/hyperlink" Target="https://doi.org/10.1080/1478601X.2016.11702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4</TotalTime>
  <Pages>33</Pages>
  <Words>26507</Words>
  <Characters>149765</Characters>
  <Application>Microsoft Office Word</Application>
  <DocSecurity>0</DocSecurity>
  <Lines>2455</Lines>
  <Paragraphs>9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38</cp:revision>
  <dcterms:created xsi:type="dcterms:W3CDTF">2021-09-17T21:43:00Z</dcterms:created>
  <dcterms:modified xsi:type="dcterms:W3CDTF">2021-10-05T17:58:00Z</dcterms:modified>
</cp:coreProperties>
</file>